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C30C2D" w14:textId="7AB70062" w:rsidR="00B10E65" w:rsidRDefault="00116C5B" w:rsidP="00C93BFE">
      <w:pPr>
        <w:spacing w:line="360" w:lineRule="auto"/>
        <w:rPr>
          <w:b/>
          <w:bCs/>
        </w:rPr>
      </w:pPr>
      <w:bookmarkStart w:id="0" w:name="_GoBack"/>
      <w:bookmarkEnd w:id="0"/>
      <w:r>
        <w:rPr>
          <w:b/>
          <w:bCs/>
        </w:rPr>
        <w:t xml:space="preserve">Targeted Temperature Management </w:t>
      </w:r>
      <w:r w:rsidR="00CB250E">
        <w:rPr>
          <w:b/>
          <w:bCs/>
        </w:rPr>
        <w:t xml:space="preserve">After Cardiac Arrest.  </w:t>
      </w:r>
      <w:r w:rsidR="00CB250E" w:rsidRPr="00CB250E">
        <w:rPr>
          <w:b/>
          <w:bCs/>
        </w:rPr>
        <w:t>Statement by the Advanced Life Support Task Force of the International Liaison Committee on Resuscitation</w:t>
      </w:r>
      <w:r w:rsidR="00CB250E">
        <w:rPr>
          <w:b/>
          <w:bCs/>
        </w:rPr>
        <w:t xml:space="preserve"> </w:t>
      </w:r>
      <w:r>
        <w:rPr>
          <w:b/>
          <w:bCs/>
        </w:rPr>
        <w:t xml:space="preserve">following publication of the </w:t>
      </w:r>
      <w:r w:rsidR="0026478F" w:rsidRPr="0026478F">
        <w:rPr>
          <w:b/>
          <w:bCs/>
        </w:rPr>
        <w:t xml:space="preserve">HYPERION trial </w:t>
      </w:r>
    </w:p>
    <w:p w14:paraId="5805532F" w14:textId="1C95545B" w:rsidR="00B66AB3" w:rsidRDefault="00B66AB3" w:rsidP="00C93BFE">
      <w:pPr>
        <w:spacing w:line="360" w:lineRule="auto"/>
        <w:rPr>
          <w:b/>
          <w:bCs/>
        </w:rPr>
      </w:pPr>
    </w:p>
    <w:p w14:paraId="7BE74094" w14:textId="2618522C" w:rsidR="002D12BD" w:rsidRPr="002D12BD" w:rsidRDefault="00B66AB3" w:rsidP="002D12BD">
      <w:pPr>
        <w:spacing w:line="360" w:lineRule="auto"/>
      </w:pPr>
      <w:r w:rsidRPr="00CB250E">
        <w:t xml:space="preserve">Andersen LW, Berg KM, </w:t>
      </w:r>
      <w:proofErr w:type="spellStart"/>
      <w:r w:rsidRPr="00CB250E">
        <w:t>Böttiger</w:t>
      </w:r>
      <w:proofErr w:type="spellEnd"/>
      <w:r w:rsidRPr="00CB250E">
        <w:t xml:space="preserve"> BW, Callaway CW, Deakin CD, </w:t>
      </w:r>
      <w:proofErr w:type="spellStart"/>
      <w:r w:rsidRPr="00CB250E">
        <w:t>Donnino</w:t>
      </w:r>
      <w:proofErr w:type="spellEnd"/>
      <w:r w:rsidRPr="00CB250E">
        <w:t xml:space="preserve"> M</w:t>
      </w:r>
      <w:r w:rsidR="00CB250E">
        <w:t>W</w:t>
      </w:r>
      <w:r w:rsidRPr="00CB250E">
        <w:t>, Drennan I</w:t>
      </w:r>
      <w:r w:rsidR="00CB250E">
        <w:t>R</w:t>
      </w:r>
      <w:r w:rsidRPr="00CB250E">
        <w:t>, Hsu CH</w:t>
      </w:r>
      <w:r w:rsidR="00CB250E">
        <w:t>,</w:t>
      </w:r>
      <w:r w:rsidRPr="00CB250E">
        <w:t xml:space="preserve"> Morley PT, O’Neil BJ, Nicholson TC, Nolan JP, Paiva EF, Parr MJ, Reynolds JC, Sandroni C, </w:t>
      </w:r>
      <w:proofErr w:type="spellStart"/>
      <w:r w:rsidR="002D12BD" w:rsidRPr="002D12BD">
        <w:t>Skrifvars</w:t>
      </w:r>
      <w:proofErr w:type="spellEnd"/>
      <w:r w:rsidR="002D12BD">
        <w:t xml:space="preserve"> MB, </w:t>
      </w:r>
    </w:p>
    <w:p w14:paraId="5D2F9C3F" w14:textId="4BB73698" w:rsidR="00B66AB3" w:rsidRPr="00CB250E" w:rsidRDefault="00B66AB3" w:rsidP="00C93BFE">
      <w:pPr>
        <w:spacing w:line="360" w:lineRule="auto"/>
      </w:pPr>
      <w:r w:rsidRPr="00CB250E">
        <w:t xml:space="preserve">Wang TL, Welsford M, </w:t>
      </w:r>
      <w:r w:rsidR="00776221" w:rsidRPr="00CB250E">
        <w:t>Neumar RW</w:t>
      </w:r>
      <w:r w:rsidR="00776221">
        <w:t xml:space="preserve">, </w:t>
      </w:r>
      <w:r w:rsidRPr="00CB250E">
        <w:t xml:space="preserve">Soar J. </w:t>
      </w:r>
    </w:p>
    <w:p w14:paraId="026DBFD6" w14:textId="47651590" w:rsidR="00CB250E" w:rsidRDefault="00CB250E" w:rsidP="00C93BFE">
      <w:pPr>
        <w:spacing w:line="360" w:lineRule="auto"/>
        <w:rPr>
          <w:b/>
          <w:bCs/>
        </w:rPr>
      </w:pPr>
    </w:p>
    <w:p w14:paraId="0BF8FE39" w14:textId="71269D29" w:rsidR="00CB250E" w:rsidRDefault="002D12BD" w:rsidP="00C93BFE">
      <w:pPr>
        <w:spacing w:line="360" w:lineRule="auto"/>
        <w:rPr>
          <w:b/>
          <w:bCs/>
        </w:rPr>
      </w:pPr>
      <w:r>
        <w:rPr>
          <w:b/>
          <w:bCs/>
        </w:rPr>
        <w:t xml:space="preserve">10 November </w:t>
      </w:r>
      <w:r w:rsidR="00CB250E">
        <w:rPr>
          <w:b/>
          <w:bCs/>
        </w:rPr>
        <w:t>2019</w:t>
      </w:r>
    </w:p>
    <w:p w14:paraId="61699CCF" w14:textId="2BB1A018" w:rsidR="0026478F" w:rsidRDefault="0026478F" w:rsidP="00C93BFE">
      <w:pPr>
        <w:spacing w:line="360" w:lineRule="auto"/>
        <w:rPr>
          <w:b/>
          <w:bCs/>
        </w:rPr>
      </w:pPr>
    </w:p>
    <w:p w14:paraId="49F5C35D" w14:textId="00BFCC4E" w:rsidR="002E5599" w:rsidRDefault="0026478F" w:rsidP="00C93BFE">
      <w:pPr>
        <w:spacing w:line="360" w:lineRule="auto"/>
      </w:pPr>
      <w:r>
        <w:t xml:space="preserve">Targeted temperature management (TTM) is an active treatment to maintain a specific body temperature </w:t>
      </w:r>
      <w:r w:rsidR="00E11E76">
        <w:t xml:space="preserve">target with the aim of improving outcomes in </w:t>
      </w:r>
      <w:r w:rsidR="00894BBC">
        <w:t xml:space="preserve">patients </w:t>
      </w:r>
      <w:r w:rsidR="00963591">
        <w:t>who remain comatose</w:t>
      </w:r>
      <w:r w:rsidR="00894BBC">
        <w:t xml:space="preserve"> after</w:t>
      </w:r>
      <w:r w:rsidR="00E11E76">
        <w:t xml:space="preserve"> resuscitation from</w:t>
      </w:r>
      <w:r w:rsidR="00894BBC">
        <w:t xml:space="preserve"> cardiac arrest</w:t>
      </w:r>
      <w:r>
        <w:t>. Based on two trials published in 2002 showing improvement in favo</w:t>
      </w:r>
      <w:r w:rsidR="00CF21A5">
        <w:t>u</w:t>
      </w:r>
      <w:r>
        <w:t>rable neurological outcome</w:t>
      </w:r>
      <w:r w:rsidR="00963591">
        <w:t xml:space="preserve"> when patients were treated with a target temperature of </w:t>
      </w:r>
      <w:r w:rsidR="003574F2">
        <w:t>32-34</w:t>
      </w:r>
      <w:r w:rsidR="00963591">
        <w:sym w:font="Symbol" w:char="F0B0"/>
      </w:r>
      <w:r w:rsidR="00963591">
        <w:t xml:space="preserve">C compared to no active temperature control </w:t>
      </w:r>
      <w:r>
        <w:fldChar w:fldCharType="begin">
          <w:fldData xml:space="preserve">PEVuZE5vdGU+PENpdGU+PEF1dGhvcj5CZXJuYXJkPC9BdXRob3I+PFllYXI+MjAwMjwvWWVhcj48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==
</w:fldData>
        </w:fldChar>
      </w:r>
      <w:r>
        <w:instrText xml:space="preserve"> ADDIN EN.CITE </w:instrText>
      </w:r>
      <w:r>
        <w:fldChar w:fldCharType="begin">
          <w:fldData xml:space="preserve">PEVuZE5vdGU+PENpdGU+PEF1dGhvcj5CZXJuYXJkPC9BdXRob3I+PFllYXI+MjAwMjwvWWVhcj48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==
</w:fldData>
        </w:fldChar>
      </w:r>
      <w:r>
        <w:instrText xml:space="preserve"> ADDIN EN.CITE.DATA </w:instrText>
      </w:r>
      <w:r>
        <w:fldChar w:fldCharType="end"/>
      </w:r>
      <w:r>
        <w:fldChar w:fldCharType="separate"/>
      </w:r>
      <w:r>
        <w:t>[1, 2]</w:t>
      </w:r>
      <w:r>
        <w:fldChar w:fldCharType="end"/>
      </w:r>
      <w:r>
        <w:t>, ILCOR recommended the use of TTM</w:t>
      </w:r>
      <w:r w:rsidR="00963591">
        <w:t xml:space="preserve">, with </w:t>
      </w:r>
      <w:r w:rsidR="00FB7861">
        <w:t xml:space="preserve">a </w:t>
      </w:r>
      <w:r w:rsidR="00963591">
        <w:t xml:space="preserve">temperature </w:t>
      </w:r>
      <w:r w:rsidR="00E11E76">
        <w:t xml:space="preserve">target </w:t>
      </w:r>
      <w:r w:rsidR="00963591">
        <w:t>of 3</w:t>
      </w:r>
      <w:r w:rsidR="003574F2">
        <w:t>2</w:t>
      </w:r>
      <w:r w:rsidR="00963591">
        <w:t>-34</w:t>
      </w:r>
      <w:r w:rsidR="00963591">
        <w:sym w:font="Symbol" w:char="F0B0"/>
      </w:r>
      <w:r>
        <w:fldChar w:fldCharType="begin">
          <w:fldData xml:space="preserve">PEVuZE5vdGU+PENpdGU+PEF1dGhvcj5Ob2xhbjwvQXV0aG9yPjxZZWFyPjIwMDM8L1llYXI+PFJl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</w:fldData>
        </w:fldChar>
      </w:r>
      <w:r>
        <w:instrText xml:space="preserve"> ADDIN EN.CITE </w:instrText>
      </w:r>
      <w:r>
        <w:fldChar w:fldCharType="begin">
          <w:fldData xml:space="preserve">PEVuZE5vdGU+PENpdGU+PEF1dGhvcj5Ob2xhbjwvQXV0aG9yPjxZZWFyPjIwMDM8L1llYXI+PFJl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</w:fldData>
        </w:fldChar>
      </w:r>
      <w:r>
        <w:instrText xml:space="preserve"> ADDIN EN.CITE.DATA </w:instrText>
      </w:r>
      <w:r>
        <w:fldChar w:fldCharType="end"/>
      </w:r>
      <w:r>
        <w:fldChar w:fldCharType="separate"/>
      </w:r>
      <w:r>
        <w:t>[3]</w:t>
      </w:r>
      <w:r>
        <w:fldChar w:fldCharType="end"/>
      </w:r>
      <w:r w:rsidR="003574F2">
        <w:t>.</w:t>
      </w:r>
      <w:r w:rsidR="002E5599">
        <w:t xml:space="preserve"> </w:t>
      </w:r>
      <w:r w:rsidRPr="0026478F">
        <w:t xml:space="preserve">In 2015, </w:t>
      </w:r>
      <w:r w:rsidR="00963591">
        <w:t>after the publication of a large trial</w:t>
      </w:r>
      <w:r w:rsidR="000F26E7">
        <w:t xml:space="preserve"> (‘TTM</w:t>
      </w:r>
      <w:r w:rsidR="00116C5B">
        <w:t xml:space="preserve"> trial</w:t>
      </w:r>
      <w:r w:rsidR="000F26E7">
        <w:t>’)</w:t>
      </w:r>
      <w:r w:rsidR="00963591">
        <w:t xml:space="preserve"> comparing </w:t>
      </w:r>
      <w:r w:rsidR="00E11E76">
        <w:t xml:space="preserve">a temperature target of </w:t>
      </w:r>
      <w:r w:rsidR="00963591">
        <w:t>33</w:t>
      </w:r>
      <w:r w:rsidR="00E11E76">
        <w:sym w:font="Symbol" w:char="F0B0"/>
      </w:r>
      <w:r w:rsidR="00E11E76">
        <w:t>C</w:t>
      </w:r>
      <w:r w:rsidR="00963591">
        <w:t xml:space="preserve"> </w:t>
      </w:r>
      <w:r w:rsidR="00E11E76">
        <w:t>with</w:t>
      </w:r>
      <w:r w:rsidR="00963591">
        <w:t xml:space="preserve"> 36</w:t>
      </w:r>
      <w:r w:rsidR="00963591">
        <w:sym w:font="Symbol" w:char="F0B0"/>
      </w:r>
      <w:r w:rsidR="00963591">
        <w:t xml:space="preserve">C for patients after </w:t>
      </w:r>
      <w:r w:rsidR="003574F2">
        <w:t>out-of-hospital cardiac arrest</w:t>
      </w:r>
      <w:r w:rsidR="003574F2">
        <w:fldChar w:fldCharType="begin">
          <w:fldData xml:space="preserve">PEVuZE5vdGU+PENpdGU+PEF1dGhvcj5OaWVsc2VuPC9BdXRob3I+PFllYXI+MjAxMzwvWWVhcj48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</w:fldData>
        </w:fldChar>
      </w:r>
      <w:r w:rsidR="003574F2">
        <w:instrText xml:space="preserve"> ADDIN EN.CITE </w:instrText>
      </w:r>
      <w:r w:rsidR="003574F2">
        <w:fldChar w:fldCharType="begin">
          <w:fldData xml:space="preserve">PEVuZE5vdGU+PENpdGU+PEF1dGhvcj5OaWVsc2VuPC9BdXRob3I+PFllYXI+MjAxMzwvWWVhcj48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</w:fldData>
        </w:fldChar>
      </w:r>
      <w:r w:rsidR="003574F2">
        <w:instrText xml:space="preserve"> ADDIN EN.CITE.DATA </w:instrText>
      </w:r>
      <w:r w:rsidR="003574F2">
        <w:fldChar w:fldCharType="end"/>
      </w:r>
      <w:r w:rsidR="003574F2">
        <w:fldChar w:fldCharType="separate"/>
      </w:r>
      <w:r w:rsidR="003574F2">
        <w:t>[4]</w:t>
      </w:r>
      <w:r w:rsidR="003574F2">
        <w:fldChar w:fldCharType="end"/>
      </w:r>
      <w:r w:rsidR="00963591">
        <w:t xml:space="preserve">, </w:t>
      </w:r>
      <w:r>
        <w:t xml:space="preserve">ILCOR published an updated statement </w:t>
      </w:r>
      <w:r w:rsidR="00322E74">
        <w:t xml:space="preserve">on </w:t>
      </w:r>
      <w:r>
        <w:t>TTM</w:t>
      </w:r>
      <w:r w:rsidR="002E5599">
        <w:t xml:space="preserve"> </w:t>
      </w:r>
      <w:r>
        <w:t>in adults after cardiac arrest.</w:t>
      </w:r>
      <w:r>
        <w:fldChar w:fldCharType="begin">
          <w:fldData xml:space="preserve">PEVuZE5vdGU+PENpdGU+PEF1dGhvcj5Eb25uaW5vPC9BdXRob3I+PFllYXI+MjAxNjwvWWVhcj48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</w:fldData>
        </w:fldChar>
      </w:r>
      <w:r w:rsidR="003574F2">
        <w:instrText xml:space="preserve"> ADDIN EN.CITE </w:instrText>
      </w:r>
      <w:r w:rsidR="003574F2">
        <w:fldChar w:fldCharType="begin">
          <w:fldData xml:space="preserve">PEVuZE5vdGU+PENpdGU+PEF1dGhvcj5Eb25uaW5vPC9BdXRob3I+PFllYXI+MjAxNjwvWWVhcj48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</w:fldData>
        </w:fldChar>
      </w:r>
      <w:r w:rsidR="003574F2">
        <w:instrText xml:space="preserve"> ADDIN EN.CITE.DATA </w:instrText>
      </w:r>
      <w:r w:rsidR="003574F2">
        <w:fldChar w:fldCharType="end"/>
      </w:r>
      <w:r>
        <w:fldChar w:fldCharType="separate"/>
      </w:r>
      <w:r w:rsidR="003574F2">
        <w:t>[5]</w:t>
      </w:r>
      <w:r>
        <w:fldChar w:fldCharType="end"/>
      </w:r>
      <w:r>
        <w:t xml:space="preserve"> This </w:t>
      </w:r>
      <w:r w:rsidR="00E11E76">
        <w:t xml:space="preserve">2015 ILCOR </w:t>
      </w:r>
      <w:r>
        <w:t xml:space="preserve">statement was based on systematic reviews </w:t>
      </w:r>
      <w:r w:rsidR="00E11E76">
        <w:t xml:space="preserve">that </w:t>
      </w:r>
      <w:r w:rsidR="00322E74">
        <w:t>in</w:t>
      </w:r>
      <w:r w:rsidR="00E11E76">
        <w:t>cluded</w:t>
      </w:r>
      <w:r w:rsidR="00322E74">
        <w:t xml:space="preserve"> </w:t>
      </w:r>
      <w:r w:rsidR="00FB7861">
        <w:t xml:space="preserve">data from </w:t>
      </w:r>
      <w:r w:rsidR="00322E74">
        <w:t>th</w:t>
      </w:r>
      <w:r w:rsidR="000F26E7">
        <w:t xml:space="preserve">e </w:t>
      </w:r>
      <w:r w:rsidR="00FD1AB1">
        <w:t>‘</w:t>
      </w:r>
      <w:r w:rsidR="000F26E7">
        <w:t>TTM</w:t>
      </w:r>
      <w:r w:rsidR="00116C5B">
        <w:t xml:space="preserve"> </w:t>
      </w:r>
      <w:r w:rsidR="00322E74">
        <w:t>trial</w:t>
      </w:r>
      <w:r w:rsidR="00FD1AB1">
        <w:t xml:space="preserve">’ </w:t>
      </w:r>
      <w:r>
        <w:t xml:space="preserve">and </w:t>
      </w:r>
      <w:r w:rsidR="00E11E76">
        <w:t xml:space="preserve">made </w:t>
      </w:r>
      <w:r>
        <w:t>the following</w:t>
      </w:r>
      <w:r w:rsidR="002E5599">
        <w:t xml:space="preserve"> treatment recommendations: </w:t>
      </w:r>
    </w:p>
    <w:p w14:paraId="74877E49" w14:textId="77777777" w:rsidR="002E5599" w:rsidRDefault="002E5599" w:rsidP="00C93BFE">
      <w:pPr>
        <w:spacing w:line="360" w:lineRule="auto"/>
      </w:pPr>
    </w:p>
    <w:p w14:paraId="34C870D9" w14:textId="3BEE2FB1" w:rsidR="002E5599" w:rsidRDefault="002E5599" w:rsidP="00C93BFE">
      <w:pPr>
        <w:spacing w:line="360" w:lineRule="auto"/>
        <w:rPr>
          <w:i/>
          <w:iCs/>
        </w:rPr>
      </w:pPr>
      <w:r w:rsidRPr="002E5599">
        <w:rPr>
          <w:i/>
          <w:iCs/>
        </w:rPr>
        <w:t>We recommend targeted temperature management as opposed to no targeted temperature management for adults with OHCA with</w:t>
      </w:r>
      <w:r w:rsidR="007D5D3C">
        <w:rPr>
          <w:i/>
          <w:iCs/>
        </w:rPr>
        <w:t xml:space="preserve"> </w:t>
      </w:r>
      <w:r w:rsidRPr="002E5599">
        <w:rPr>
          <w:i/>
          <w:iCs/>
        </w:rPr>
        <w:t>an initial shockable rhythm who remain unresponsive after ROSC</w:t>
      </w:r>
      <w:r>
        <w:rPr>
          <w:i/>
          <w:iCs/>
        </w:rPr>
        <w:t xml:space="preserve"> </w:t>
      </w:r>
      <w:r w:rsidRPr="002E5599">
        <w:rPr>
          <w:i/>
          <w:iCs/>
        </w:rPr>
        <w:t>(strong recommendation, low-quality evidence).</w:t>
      </w:r>
    </w:p>
    <w:p w14:paraId="1BED19CC" w14:textId="72036F0A" w:rsidR="002E5599" w:rsidRDefault="002E5599" w:rsidP="00C93BFE">
      <w:pPr>
        <w:spacing w:line="360" w:lineRule="auto"/>
        <w:rPr>
          <w:i/>
          <w:iCs/>
        </w:rPr>
      </w:pPr>
    </w:p>
    <w:p w14:paraId="5CDC7DEA" w14:textId="534B9B03" w:rsidR="002E5599" w:rsidRDefault="002E5599" w:rsidP="00C93BFE">
      <w:pPr>
        <w:spacing w:line="360" w:lineRule="auto"/>
        <w:rPr>
          <w:i/>
          <w:iCs/>
        </w:rPr>
      </w:pPr>
      <w:r w:rsidRPr="002E5599">
        <w:rPr>
          <w:i/>
          <w:iCs/>
        </w:rPr>
        <w:t>We suggest targeted temperature management as opposed to</w:t>
      </w:r>
      <w:r>
        <w:rPr>
          <w:i/>
          <w:iCs/>
        </w:rPr>
        <w:t xml:space="preserve"> </w:t>
      </w:r>
      <w:r w:rsidRPr="002E5599">
        <w:rPr>
          <w:i/>
          <w:iCs/>
        </w:rPr>
        <w:t>no targeted temperature management for adults with OHCA with</w:t>
      </w:r>
      <w:r>
        <w:rPr>
          <w:i/>
          <w:iCs/>
        </w:rPr>
        <w:t xml:space="preserve"> </w:t>
      </w:r>
      <w:r w:rsidRPr="002E5599">
        <w:rPr>
          <w:i/>
          <w:iCs/>
        </w:rPr>
        <w:t>an initial non</w:t>
      </w:r>
      <w:r w:rsidR="002322DF">
        <w:rPr>
          <w:i/>
          <w:iCs/>
        </w:rPr>
        <w:t>-</w:t>
      </w:r>
      <w:r w:rsidRPr="002E5599">
        <w:rPr>
          <w:i/>
          <w:iCs/>
        </w:rPr>
        <w:t>shockable rhythm who remain unresponsive after ROSC</w:t>
      </w:r>
      <w:r>
        <w:rPr>
          <w:i/>
          <w:iCs/>
        </w:rPr>
        <w:t xml:space="preserve"> </w:t>
      </w:r>
      <w:r w:rsidRPr="002E5599">
        <w:rPr>
          <w:i/>
          <w:iCs/>
        </w:rPr>
        <w:t>(weak recommendation, very low-quality evidence).</w:t>
      </w:r>
    </w:p>
    <w:p w14:paraId="0E002EC4" w14:textId="77777777" w:rsidR="002E5599" w:rsidRDefault="002E5599" w:rsidP="00C93BFE">
      <w:pPr>
        <w:spacing w:line="360" w:lineRule="auto"/>
        <w:rPr>
          <w:i/>
          <w:iCs/>
        </w:rPr>
      </w:pPr>
    </w:p>
    <w:p w14:paraId="08C7BADD" w14:textId="5BF823B6" w:rsidR="002E5599" w:rsidRDefault="002E5599" w:rsidP="00C93BFE">
      <w:pPr>
        <w:spacing w:line="360" w:lineRule="auto"/>
        <w:rPr>
          <w:i/>
          <w:iCs/>
        </w:rPr>
      </w:pPr>
      <w:r w:rsidRPr="002E5599">
        <w:rPr>
          <w:i/>
          <w:iCs/>
        </w:rPr>
        <w:t>We suggest targeted temperature management as opposed to no</w:t>
      </w:r>
      <w:r>
        <w:rPr>
          <w:i/>
          <w:iCs/>
        </w:rPr>
        <w:t xml:space="preserve"> </w:t>
      </w:r>
      <w:r w:rsidRPr="002E5599">
        <w:rPr>
          <w:i/>
          <w:iCs/>
        </w:rPr>
        <w:t>targeted temperature management for adults with IHCA with any initial rhythm</w:t>
      </w:r>
      <w:r>
        <w:rPr>
          <w:i/>
          <w:iCs/>
        </w:rPr>
        <w:t xml:space="preserve"> </w:t>
      </w:r>
      <w:r w:rsidRPr="002E5599">
        <w:rPr>
          <w:i/>
          <w:iCs/>
        </w:rPr>
        <w:t>who remain unresponsive after ROSC</w:t>
      </w:r>
      <w:r>
        <w:rPr>
          <w:i/>
          <w:iCs/>
        </w:rPr>
        <w:t xml:space="preserve"> </w:t>
      </w:r>
      <w:r w:rsidRPr="002E5599">
        <w:rPr>
          <w:i/>
          <w:iCs/>
        </w:rPr>
        <w:t>(weak recommendation, very low-quality evidence).</w:t>
      </w:r>
    </w:p>
    <w:p w14:paraId="03DBD08C" w14:textId="7879F20A" w:rsidR="002E5599" w:rsidRPr="003574F2" w:rsidRDefault="00963591" w:rsidP="00C93BFE">
      <w:pPr>
        <w:pStyle w:val="NormalWeb"/>
        <w:spacing w:line="360" w:lineRule="auto"/>
        <w:rPr>
          <w:rFonts w:asciiTheme="minorHAnsi" w:hAnsiTheme="minorHAnsi" w:cstheme="minorHAnsi"/>
          <w:i/>
          <w:sz w:val="22"/>
          <w:szCs w:val="22"/>
        </w:rPr>
      </w:pPr>
      <w:r w:rsidRPr="003574F2">
        <w:rPr>
          <w:rFonts w:asciiTheme="minorHAnsi" w:hAnsiTheme="minorHAnsi" w:cstheme="minorHAnsi"/>
          <w:i/>
          <w:sz w:val="22"/>
          <w:szCs w:val="22"/>
        </w:rPr>
        <w:lastRenderedPageBreak/>
        <w:t xml:space="preserve">We recommend selecting and maintaining a constant, target temperature between 32°C and 36°C for those patients in whom temperature control is used (strong recommendation, moderate-quality evidence). </w:t>
      </w:r>
    </w:p>
    <w:p w14:paraId="73F52965" w14:textId="533DC908" w:rsidR="002E5599" w:rsidRDefault="002E5599" w:rsidP="00C93BFE">
      <w:pPr>
        <w:spacing w:line="360" w:lineRule="auto"/>
      </w:pPr>
      <w:r>
        <w:t>While the first recommendation was based primarily on evidence from the two 2002 randomized trials</w:t>
      </w:r>
      <w:r>
        <w:fldChar w:fldCharType="begin">
          <w:fldData xml:space="preserve">PEVuZE5vdGU+PENpdGU+PEF1dGhvcj5CZXJuYXJkPC9BdXRob3I+PFllYXI+MjAwMjwvWWVhcj48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==
</w:fldData>
        </w:fldChar>
      </w:r>
      <w:r>
        <w:instrText xml:space="preserve"> ADDIN EN.CITE </w:instrText>
      </w:r>
      <w:r>
        <w:fldChar w:fldCharType="begin">
          <w:fldData xml:space="preserve">PEVuZE5vdGU+PENpdGU+PEF1dGhvcj5CZXJuYXJkPC9BdXRob3I+PFllYXI+MjAwMjwvWWVhcj48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==
</w:fldData>
        </w:fldChar>
      </w:r>
      <w:r>
        <w:instrText xml:space="preserve"> ADDIN EN.CITE.DATA </w:instrText>
      </w:r>
      <w:r>
        <w:fldChar w:fldCharType="end"/>
      </w:r>
      <w:r>
        <w:fldChar w:fldCharType="separate"/>
      </w:r>
      <w:r>
        <w:t>[1, 2]</w:t>
      </w:r>
      <w:r>
        <w:fldChar w:fldCharType="end"/>
      </w:r>
      <w:r>
        <w:t xml:space="preserve"> wh</w:t>
      </w:r>
      <w:r w:rsidR="00322E74">
        <w:t>ich</w:t>
      </w:r>
      <w:r>
        <w:t xml:space="preserve"> only included patients with a</w:t>
      </w:r>
      <w:r w:rsidR="007D5D3C">
        <w:t>n initial</w:t>
      </w:r>
      <w:r>
        <w:t xml:space="preserve"> shockable rhythm (i.e. ventricular fibrillation or pulseless ventricular tachycardia), there was no data from randomized trials to support the </w:t>
      </w:r>
      <w:r w:rsidR="00E11E76">
        <w:t xml:space="preserve">second and third </w:t>
      </w:r>
      <w:r>
        <w:t>recommendation</w:t>
      </w:r>
      <w:r w:rsidR="00E11E76">
        <w:t>s</w:t>
      </w:r>
      <w:r>
        <w:t xml:space="preserve"> which were therefore made based on indirect evidence from the 2002 trials. </w:t>
      </w:r>
      <w:r w:rsidR="003574F2">
        <w:t xml:space="preserve">The fourth recommendation was based on the </w:t>
      </w:r>
      <w:r w:rsidR="000F26E7">
        <w:t>TTM</w:t>
      </w:r>
      <w:r w:rsidR="00116C5B">
        <w:t xml:space="preserve"> </w:t>
      </w:r>
      <w:r w:rsidR="003574F2">
        <w:t>trial.</w:t>
      </w:r>
      <w:r w:rsidR="003574F2">
        <w:fldChar w:fldCharType="begin">
          <w:fldData xml:space="preserve">PEVuZE5vdGU+PENpdGU+PEF1dGhvcj5OaWVsc2VuPC9BdXRob3I+PFllYXI+MjAxMzwvWWVhcj48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</w:fldData>
        </w:fldChar>
      </w:r>
      <w:r w:rsidR="003574F2">
        <w:instrText xml:space="preserve"> ADDIN EN.CITE </w:instrText>
      </w:r>
      <w:r w:rsidR="003574F2">
        <w:fldChar w:fldCharType="begin">
          <w:fldData xml:space="preserve">PEVuZE5vdGU+PENpdGU+PEF1dGhvcj5OaWVsc2VuPC9BdXRob3I+PFllYXI+MjAxMzwvWWVhcj48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</w:fldData>
        </w:fldChar>
      </w:r>
      <w:r w:rsidR="003574F2">
        <w:instrText xml:space="preserve"> ADDIN EN.CITE.DATA </w:instrText>
      </w:r>
      <w:r w:rsidR="003574F2">
        <w:fldChar w:fldCharType="end"/>
      </w:r>
      <w:r w:rsidR="003574F2">
        <w:fldChar w:fldCharType="separate"/>
      </w:r>
      <w:r w:rsidR="003574F2">
        <w:t>[4]</w:t>
      </w:r>
      <w:r w:rsidR="003574F2">
        <w:fldChar w:fldCharType="end"/>
      </w:r>
    </w:p>
    <w:p w14:paraId="43EDA5A9" w14:textId="77777777" w:rsidR="002E5599" w:rsidRDefault="002E5599" w:rsidP="00C93BFE">
      <w:pPr>
        <w:spacing w:line="360" w:lineRule="auto"/>
      </w:pPr>
    </w:p>
    <w:p w14:paraId="77CBA9D7" w14:textId="29299BE5" w:rsidR="002E5599" w:rsidRPr="00FD1AB1" w:rsidRDefault="002E5599" w:rsidP="00C93BFE">
      <w:pPr>
        <w:spacing w:line="360" w:lineRule="auto"/>
        <w:rPr>
          <w:color w:val="000000" w:themeColor="text1"/>
        </w:rPr>
      </w:pPr>
      <w:r w:rsidRPr="00FD1AB1">
        <w:rPr>
          <w:color w:val="000000" w:themeColor="text1"/>
        </w:rPr>
        <w:t>Recently, the HYPERION trial was published in the New England Journal of Medicine.</w:t>
      </w:r>
      <w:r w:rsidRPr="00FD1AB1">
        <w:rPr>
          <w:color w:val="000000" w:themeColor="text1"/>
        </w:rPr>
        <w:fldChar w:fldCharType="begin">
          <w:fldData xml:space="preserve">PEVuZE5vdGU+PENpdGU+PEF1dGhvcj5MYXNjYXJyb3U8L0F1dGhvcj48WWVhcj4yMDE5PC9ZZWFy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</w:fldData>
        </w:fldChar>
      </w:r>
      <w:r w:rsidR="003574F2" w:rsidRPr="00FD1AB1">
        <w:rPr>
          <w:color w:val="000000" w:themeColor="text1"/>
        </w:rPr>
        <w:instrText xml:space="preserve"> ADDIN EN.CITE </w:instrText>
      </w:r>
      <w:r w:rsidR="003574F2" w:rsidRPr="00FD1AB1">
        <w:rPr>
          <w:color w:val="000000" w:themeColor="text1"/>
        </w:rPr>
        <w:fldChar w:fldCharType="begin">
          <w:fldData xml:space="preserve">PEVuZE5vdGU+PENpdGU+PEF1dGhvcj5MYXNjYXJyb3U8L0F1dGhvcj48WWVhcj4yMDE5PC9ZZWFy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</w:fldData>
        </w:fldChar>
      </w:r>
      <w:r w:rsidR="003574F2" w:rsidRPr="00FD1AB1">
        <w:rPr>
          <w:color w:val="000000" w:themeColor="text1"/>
        </w:rPr>
        <w:instrText xml:space="preserve"> ADDIN EN.CITE.DATA </w:instrText>
      </w:r>
      <w:r w:rsidR="003574F2" w:rsidRPr="00FD1AB1">
        <w:rPr>
          <w:color w:val="000000" w:themeColor="text1"/>
        </w:rPr>
      </w:r>
      <w:r w:rsidR="003574F2" w:rsidRPr="00FD1AB1">
        <w:rPr>
          <w:color w:val="000000" w:themeColor="text1"/>
        </w:rPr>
        <w:fldChar w:fldCharType="end"/>
      </w:r>
      <w:r w:rsidRPr="00FD1AB1">
        <w:rPr>
          <w:color w:val="000000" w:themeColor="text1"/>
        </w:rPr>
      </w:r>
      <w:r w:rsidRPr="00FD1AB1">
        <w:rPr>
          <w:color w:val="000000" w:themeColor="text1"/>
        </w:rPr>
        <w:fldChar w:fldCharType="separate"/>
      </w:r>
      <w:r w:rsidR="003574F2" w:rsidRPr="00FD1AB1">
        <w:rPr>
          <w:color w:val="000000" w:themeColor="text1"/>
        </w:rPr>
        <w:t>[6]</w:t>
      </w:r>
      <w:r w:rsidRPr="00FD1AB1">
        <w:rPr>
          <w:color w:val="000000" w:themeColor="text1"/>
        </w:rPr>
        <w:fldChar w:fldCharType="end"/>
      </w:r>
      <w:r w:rsidRPr="00FD1AB1">
        <w:rPr>
          <w:color w:val="000000" w:themeColor="text1"/>
        </w:rPr>
        <w:t xml:space="preserve"> In this French trial, 581 </w:t>
      </w:r>
      <w:r w:rsidR="00E7148B" w:rsidRPr="00FD1AB1">
        <w:rPr>
          <w:color w:val="000000" w:themeColor="text1"/>
        </w:rPr>
        <w:t xml:space="preserve">adult </w:t>
      </w:r>
      <w:r w:rsidRPr="00FD1AB1">
        <w:rPr>
          <w:color w:val="000000" w:themeColor="text1"/>
        </w:rPr>
        <w:t xml:space="preserve">patients </w:t>
      </w:r>
      <w:r w:rsidR="00E91E85" w:rsidRPr="00FD1AB1">
        <w:rPr>
          <w:color w:val="000000" w:themeColor="text1"/>
        </w:rPr>
        <w:t xml:space="preserve">who were comatose after resuscitation from </w:t>
      </w:r>
      <w:r w:rsidRPr="00FD1AB1">
        <w:rPr>
          <w:color w:val="000000" w:themeColor="text1"/>
        </w:rPr>
        <w:t xml:space="preserve">either an in- or out-of-hospital cardiac arrest </w:t>
      </w:r>
      <w:r w:rsidR="00FD1AB1">
        <w:rPr>
          <w:color w:val="000000" w:themeColor="text1"/>
        </w:rPr>
        <w:t>with</w:t>
      </w:r>
      <w:r w:rsidRPr="00FD1AB1">
        <w:rPr>
          <w:color w:val="000000" w:themeColor="text1"/>
        </w:rPr>
        <w:t xml:space="preserve"> a</w:t>
      </w:r>
      <w:r w:rsidR="007D5D3C" w:rsidRPr="00FD1AB1">
        <w:rPr>
          <w:color w:val="000000" w:themeColor="text1"/>
        </w:rPr>
        <w:t>n initial</w:t>
      </w:r>
      <w:r w:rsidRPr="00FD1AB1">
        <w:rPr>
          <w:color w:val="000000" w:themeColor="text1"/>
        </w:rPr>
        <w:t xml:space="preserve"> non</w:t>
      </w:r>
      <w:r w:rsidR="00894BBC" w:rsidRPr="00FD1AB1">
        <w:rPr>
          <w:color w:val="000000" w:themeColor="text1"/>
        </w:rPr>
        <w:t>-</w:t>
      </w:r>
      <w:r w:rsidRPr="00FD1AB1">
        <w:rPr>
          <w:color w:val="000000" w:themeColor="text1"/>
        </w:rPr>
        <w:t xml:space="preserve">shockable </w:t>
      </w:r>
      <w:r w:rsidR="000E38D0" w:rsidRPr="00FD1AB1">
        <w:rPr>
          <w:color w:val="000000" w:themeColor="text1"/>
        </w:rPr>
        <w:t xml:space="preserve">rhythm </w:t>
      </w:r>
      <w:r w:rsidRPr="00FD1AB1">
        <w:rPr>
          <w:color w:val="000000" w:themeColor="text1"/>
        </w:rPr>
        <w:t>(i.e. asystole o</w:t>
      </w:r>
      <w:r w:rsidR="00E11E76" w:rsidRPr="00FD1AB1">
        <w:rPr>
          <w:color w:val="000000" w:themeColor="text1"/>
        </w:rPr>
        <w:t>r</w:t>
      </w:r>
      <w:r w:rsidRPr="00FD1AB1">
        <w:rPr>
          <w:color w:val="000000" w:themeColor="text1"/>
        </w:rPr>
        <w:t xml:space="preserve"> pulseless electrical activity) were randomized to either TTM with a </w:t>
      </w:r>
      <w:r w:rsidR="00E11E76" w:rsidRPr="00FD1AB1">
        <w:rPr>
          <w:color w:val="000000" w:themeColor="text1"/>
        </w:rPr>
        <w:t xml:space="preserve">target </w:t>
      </w:r>
      <w:r w:rsidRPr="00FD1AB1">
        <w:rPr>
          <w:color w:val="000000" w:themeColor="text1"/>
        </w:rPr>
        <w:t>temperature of 33</w:t>
      </w:r>
      <w:r w:rsidRPr="00FD1AB1">
        <w:rPr>
          <w:rFonts w:cstheme="minorHAnsi"/>
          <w:color w:val="000000" w:themeColor="text1"/>
        </w:rPr>
        <w:t>°</w:t>
      </w:r>
      <w:r w:rsidRPr="00FD1AB1">
        <w:rPr>
          <w:color w:val="000000" w:themeColor="text1"/>
        </w:rPr>
        <w:t xml:space="preserve">C or </w:t>
      </w:r>
      <w:r w:rsidR="00FD1AB1" w:rsidRPr="00FD1AB1">
        <w:rPr>
          <w:color w:val="000000" w:themeColor="text1"/>
        </w:rPr>
        <w:t xml:space="preserve">a </w:t>
      </w:r>
      <w:r w:rsidRPr="00FD1AB1">
        <w:rPr>
          <w:color w:val="000000" w:themeColor="text1"/>
        </w:rPr>
        <w:t xml:space="preserve">temperature of </w:t>
      </w:r>
      <w:r w:rsidR="008F15FC" w:rsidRPr="00FD1AB1">
        <w:rPr>
          <w:color w:val="000000" w:themeColor="text1"/>
        </w:rPr>
        <w:t>37</w:t>
      </w:r>
      <w:r w:rsidR="008F15FC" w:rsidRPr="00FD1AB1">
        <w:rPr>
          <w:rFonts w:cstheme="minorHAnsi"/>
          <w:color w:val="000000" w:themeColor="text1"/>
        </w:rPr>
        <w:t>°</w:t>
      </w:r>
      <w:r w:rsidR="008F15FC" w:rsidRPr="00FD1AB1">
        <w:rPr>
          <w:color w:val="000000" w:themeColor="text1"/>
        </w:rPr>
        <w:t>C both for 24 hours. The primary outcome</w:t>
      </w:r>
      <w:r w:rsidR="00894BBC" w:rsidRPr="00FD1AB1">
        <w:rPr>
          <w:color w:val="000000" w:themeColor="text1"/>
        </w:rPr>
        <w:t xml:space="preserve"> </w:t>
      </w:r>
      <w:r w:rsidR="000E38D0" w:rsidRPr="00FD1AB1">
        <w:rPr>
          <w:color w:val="000000" w:themeColor="text1"/>
        </w:rPr>
        <w:t>(</w:t>
      </w:r>
      <w:r w:rsidR="00894BBC" w:rsidRPr="00FD1AB1">
        <w:rPr>
          <w:color w:val="000000" w:themeColor="text1"/>
        </w:rPr>
        <w:t xml:space="preserve">the proportion of patients with a cerebral performance category (CPC) of either 1 or 2 at 90 days </w:t>
      </w:r>
      <w:r w:rsidR="003574F2" w:rsidRPr="00FD1AB1">
        <w:rPr>
          <w:color w:val="000000" w:themeColor="text1"/>
        </w:rPr>
        <w:t>after</w:t>
      </w:r>
      <w:r w:rsidR="00894BBC" w:rsidRPr="00FD1AB1">
        <w:rPr>
          <w:color w:val="000000" w:themeColor="text1"/>
        </w:rPr>
        <w:t xml:space="preserve"> the</w:t>
      </w:r>
      <w:r w:rsidR="003574F2" w:rsidRPr="00FD1AB1">
        <w:rPr>
          <w:color w:val="000000" w:themeColor="text1"/>
        </w:rPr>
        <w:t xml:space="preserve"> cardiac</w:t>
      </w:r>
      <w:r w:rsidR="00894BBC" w:rsidRPr="00FD1AB1">
        <w:rPr>
          <w:color w:val="000000" w:themeColor="text1"/>
        </w:rPr>
        <w:t xml:space="preserve"> arrest</w:t>
      </w:r>
      <w:r w:rsidR="000E38D0" w:rsidRPr="00FD1AB1">
        <w:rPr>
          <w:color w:val="000000" w:themeColor="text1"/>
        </w:rPr>
        <w:t xml:space="preserve">) </w:t>
      </w:r>
      <w:r w:rsidR="008F15FC" w:rsidRPr="00FD1AB1">
        <w:rPr>
          <w:color w:val="000000" w:themeColor="text1"/>
        </w:rPr>
        <w:t>significantly favo</w:t>
      </w:r>
      <w:r w:rsidR="00BC296C" w:rsidRPr="00FD1AB1">
        <w:rPr>
          <w:color w:val="000000" w:themeColor="text1"/>
        </w:rPr>
        <w:t>u</w:t>
      </w:r>
      <w:r w:rsidR="008F15FC" w:rsidRPr="00FD1AB1">
        <w:rPr>
          <w:color w:val="000000" w:themeColor="text1"/>
        </w:rPr>
        <w:t>red the 33</w:t>
      </w:r>
      <w:r w:rsidR="008F15FC" w:rsidRPr="00FD1AB1">
        <w:rPr>
          <w:rFonts w:cstheme="minorHAnsi"/>
          <w:color w:val="000000" w:themeColor="text1"/>
        </w:rPr>
        <w:t>°</w:t>
      </w:r>
      <w:r w:rsidR="008F15FC" w:rsidRPr="00FD1AB1">
        <w:rPr>
          <w:color w:val="000000" w:themeColor="text1"/>
        </w:rPr>
        <w:t>C group. At 90 days, 29 of 284 patients (10.2%) in the 33</w:t>
      </w:r>
      <w:r w:rsidR="008F15FC" w:rsidRPr="00FD1AB1">
        <w:rPr>
          <w:rFonts w:cstheme="minorHAnsi"/>
          <w:color w:val="000000" w:themeColor="text1"/>
        </w:rPr>
        <w:t>°</w:t>
      </w:r>
      <w:r w:rsidR="008F15FC" w:rsidRPr="00FD1AB1">
        <w:rPr>
          <w:color w:val="000000" w:themeColor="text1"/>
        </w:rPr>
        <w:t>C group were alive with a C</w:t>
      </w:r>
      <w:r w:rsidR="00894BBC" w:rsidRPr="00FD1AB1">
        <w:rPr>
          <w:color w:val="000000" w:themeColor="text1"/>
        </w:rPr>
        <w:t>PC</w:t>
      </w:r>
      <w:r w:rsidR="008F15FC" w:rsidRPr="00FD1AB1">
        <w:rPr>
          <w:color w:val="000000" w:themeColor="text1"/>
        </w:rPr>
        <w:t xml:space="preserve"> of 1 or 2, as compared with 17 of 297 (5.7%) in the normothermia group (risk difference: 4.5%; 95%</w:t>
      </w:r>
      <w:r w:rsidR="007D5D3C" w:rsidRPr="00FD1AB1">
        <w:rPr>
          <w:color w:val="000000" w:themeColor="text1"/>
        </w:rPr>
        <w:t>CI</w:t>
      </w:r>
      <w:r w:rsidR="008F15FC" w:rsidRPr="00FD1AB1">
        <w:rPr>
          <w:color w:val="000000" w:themeColor="text1"/>
        </w:rPr>
        <w:t xml:space="preserve">: 0.1 to 8.9; P = 0.04). There was no difference in mortality at 90 days (81.3% </w:t>
      </w:r>
      <w:r w:rsidR="00E91E85" w:rsidRPr="00FD1AB1">
        <w:rPr>
          <w:color w:val="000000" w:themeColor="text1"/>
        </w:rPr>
        <w:t xml:space="preserve">vs. </w:t>
      </w:r>
      <w:r w:rsidR="008F15FC" w:rsidRPr="00FD1AB1">
        <w:rPr>
          <w:color w:val="000000" w:themeColor="text1"/>
        </w:rPr>
        <w:t>83.2%; risk difference</w:t>
      </w:r>
      <w:r w:rsidR="007D5D3C" w:rsidRPr="00FD1AB1">
        <w:rPr>
          <w:color w:val="000000" w:themeColor="text1"/>
        </w:rPr>
        <w:t>:</w:t>
      </w:r>
      <w:r w:rsidR="008F15FC" w:rsidRPr="00FD1AB1">
        <w:rPr>
          <w:color w:val="000000" w:themeColor="text1"/>
        </w:rPr>
        <w:t xml:space="preserve"> −1.9%; 95%CI: −8.0 to 4.3). </w:t>
      </w:r>
    </w:p>
    <w:p w14:paraId="1D1FCCDC" w14:textId="6802E01F" w:rsidR="008F15FC" w:rsidRDefault="008F15FC" w:rsidP="00C93BFE">
      <w:pPr>
        <w:spacing w:line="360" w:lineRule="auto"/>
      </w:pPr>
    </w:p>
    <w:p w14:paraId="01FFC388" w14:textId="40213EDD" w:rsidR="00B35D8D" w:rsidRDefault="008F15FC" w:rsidP="00C93BFE">
      <w:pPr>
        <w:spacing w:line="360" w:lineRule="auto"/>
      </w:pPr>
      <w:r>
        <w:t xml:space="preserve">ILCOR welcomes the publication of this important study. Based on preliminary review, this trial does not lead to any immediate changes to the </w:t>
      </w:r>
      <w:r w:rsidR="00E11E76">
        <w:t>2015</w:t>
      </w:r>
      <w:r>
        <w:t xml:space="preserve"> ILCOR treatment recommendations</w:t>
      </w:r>
      <w:r w:rsidR="007D5D3C">
        <w:t xml:space="preserve"> but</w:t>
      </w:r>
      <w:r w:rsidR="00322E74">
        <w:t xml:space="preserve"> rei</w:t>
      </w:r>
      <w:r w:rsidR="007D5D3C">
        <w:t>nforces the suggestion to consider TTM</w:t>
      </w:r>
      <w:r w:rsidR="00322E74">
        <w:t xml:space="preserve">, </w:t>
      </w:r>
      <w:r w:rsidR="00E11E76">
        <w:t>target</w:t>
      </w:r>
      <w:r w:rsidR="00B35D8D">
        <w:t xml:space="preserve">ing a </w:t>
      </w:r>
      <w:r w:rsidR="002A6BED">
        <w:t>constant</w:t>
      </w:r>
      <w:r w:rsidR="00E11E76">
        <w:t xml:space="preserve"> </w:t>
      </w:r>
      <w:r w:rsidR="00322E74">
        <w:t>temperature between 32-36</w:t>
      </w:r>
      <w:r w:rsidR="009100AF" w:rsidRPr="00E92236">
        <w:rPr>
          <w:rFonts w:cstheme="minorHAnsi"/>
          <w:i/>
        </w:rPr>
        <w:t>°</w:t>
      </w:r>
      <w:r w:rsidR="009100AF">
        <w:rPr>
          <w:rFonts w:cstheme="minorHAnsi"/>
        </w:rPr>
        <w:t>C,</w:t>
      </w:r>
      <w:r w:rsidR="007D5D3C">
        <w:t xml:space="preserve"> in </w:t>
      </w:r>
      <w:r w:rsidR="00894BBC">
        <w:t xml:space="preserve">patients </w:t>
      </w:r>
      <w:r w:rsidR="00B35D8D">
        <w:t xml:space="preserve">who remain comatose following resuscitation from </w:t>
      </w:r>
      <w:r w:rsidR="00FD1AB1">
        <w:t xml:space="preserve">both in- or out-of-hospital </w:t>
      </w:r>
      <w:r w:rsidR="00B35D8D">
        <w:t xml:space="preserve">cardiac arrest </w:t>
      </w:r>
      <w:r w:rsidR="00894BBC">
        <w:t xml:space="preserve">with </w:t>
      </w:r>
      <w:r w:rsidR="007D5D3C">
        <w:t>an initial non</w:t>
      </w:r>
      <w:r w:rsidR="00894BBC">
        <w:t>-</w:t>
      </w:r>
      <w:r w:rsidR="007D5D3C">
        <w:t>shockable rhythm</w:t>
      </w:r>
      <w:r>
        <w:t xml:space="preserve">. </w:t>
      </w:r>
    </w:p>
    <w:p w14:paraId="42B55A79" w14:textId="77777777" w:rsidR="00B35D8D" w:rsidRDefault="00B35D8D" w:rsidP="00C93BFE">
      <w:pPr>
        <w:spacing w:line="360" w:lineRule="auto"/>
      </w:pPr>
    </w:p>
    <w:p w14:paraId="515CFB0C" w14:textId="1A8EE28B" w:rsidR="008F15FC" w:rsidRPr="002E5599" w:rsidRDefault="008F15FC" w:rsidP="00C93BFE">
      <w:pPr>
        <w:spacing w:line="360" w:lineRule="auto"/>
      </w:pPr>
      <w:r>
        <w:t xml:space="preserve">ILCOR </w:t>
      </w:r>
      <w:r w:rsidR="00B35D8D">
        <w:t xml:space="preserve">is </w:t>
      </w:r>
      <w:r>
        <w:t>continuously evaluat</w:t>
      </w:r>
      <w:r w:rsidR="00322E74">
        <w:t>ing</w:t>
      </w:r>
      <w:r>
        <w:t xml:space="preserve"> the </w:t>
      </w:r>
      <w:r w:rsidR="00B35D8D">
        <w:t xml:space="preserve">evidence </w:t>
      </w:r>
      <w:r>
        <w:t>related to resuscitation. A</w:t>
      </w:r>
      <w:r w:rsidR="003574F2">
        <w:t xml:space="preserve"> </w:t>
      </w:r>
      <w:r>
        <w:t xml:space="preserve">review of the </w:t>
      </w:r>
      <w:r w:rsidR="00B35D8D">
        <w:t>evidence with</w:t>
      </w:r>
      <w:r>
        <w:t xml:space="preserve"> updated </w:t>
      </w:r>
      <w:r w:rsidR="00B35D8D">
        <w:t xml:space="preserve">TTM </w:t>
      </w:r>
      <w:r>
        <w:t xml:space="preserve">treatment recommendations will </w:t>
      </w:r>
      <w:r w:rsidR="00B35D8D">
        <w:t>be published when the results of the</w:t>
      </w:r>
      <w:r>
        <w:t xml:space="preserve"> TTM2 trial</w:t>
      </w:r>
      <w:r w:rsidR="00B35D8D">
        <w:t xml:space="preserve"> are available</w:t>
      </w:r>
      <w:r>
        <w:t>.</w:t>
      </w:r>
      <w:r>
        <w:fldChar w:fldCharType="begin">
          <w:fldData xml:space="preserve">PEVuZE5vdGU+PENpdGU+PEF1dGhvcj5EYW5raWV3aWN6PC9BdXRob3I+PFllYXI+MjAxOTwvWWVh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=
</w:fldData>
        </w:fldChar>
      </w:r>
      <w:r w:rsidR="003574F2">
        <w:instrText xml:space="preserve"> ADDIN EN.CITE </w:instrText>
      </w:r>
      <w:r w:rsidR="003574F2">
        <w:fldChar w:fldCharType="begin">
          <w:fldData xml:space="preserve">PEVuZE5vdGU+PENpdGU+PEF1dGhvcj5EYW5raWV3aWN6PC9BdXRob3I+PFllYXI+MjAxOTwvWWVh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=
</w:fldData>
        </w:fldChar>
      </w:r>
      <w:r w:rsidR="003574F2">
        <w:instrText xml:space="preserve"> ADDIN EN.CITE.DATA </w:instrText>
      </w:r>
      <w:r w:rsidR="003574F2">
        <w:fldChar w:fldCharType="end"/>
      </w:r>
      <w:r>
        <w:fldChar w:fldCharType="separate"/>
      </w:r>
      <w:r w:rsidR="003574F2">
        <w:t>[7]</w:t>
      </w:r>
      <w:r>
        <w:fldChar w:fldCharType="end"/>
      </w:r>
      <w:r>
        <w:t xml:space="preserve"> Until then, we encourage clinicians to follow </w:t>
      </w:r>
      <w:r w:rsidR="00B35D8D">
        <w:t xml:space="preserve">the </w:t>
      </w:r>
      <w:r>
        <w:t xml:space="preserve">guidelines set out by their respective councils. </w:t>
      </w:r>
    </w:p>
    <w:p w14:paraId="0BA1ACD0" w14:textId="546F5FFC" w:rsidR="0026478F" w:rsidRDefault="0026478F" w:rsidP="00C93BFE">
      <w:pPr>
        <w:spacing w:line="360" w:lineRule="auto"/>
      </w:pPr>
    </w:p>
    <w:p w14:paraId="4FC217C5" w14:textId="5CC90793" w:rsidR="0026478F" w:rsidRPr="0026478F" w:rsidRDefault="0026478F" w:rsidP="00C93BFE">
      <w:pPr>
        <w:spacing w:line="360" w:lineRule="auto"/>
        <w:rPr>
          <w:b/>
          <w:bCs/>
        </w:rPr>
      </w:pPr>
      <w:r w:rsidRPr="0026478F">
        <w:rPr>
          <w:b/>
          <w:bCs/>
        </w:rPr>
        <w:t xml:space="preserve">References </w:t>
      </w:r>
    </w:p>
    <w:p w14:paraId="45BF16D0" w14:textId="77777777" w:rsidR="003574F2" w:rsidRPr="003574F2" w:rsidRDefault="0026478F" w:rsidP="00C93BFE">
      <w:pPr>
        <w:pStyle w:val="EndNoteBibliography"/>
        <w:spacing w:line="360" w:lineRule="auto"/>
        <w:ind w:left="720" w:hanging="720"/>
        <w:rPr>
          <w:noProof w:val="0"/>
        </w:rPr>
      </w:pPr>
      <w:r>
        <w:rPr>
          <w:noProof w:val="0"/>
        </w:rPr>
        <w:fldChar w:fldCharType="begin"/>
      </w:r>
      <w:r>
        <w:rPr>
          <w:noProof w:val="0"/>
        </w:rPr>
        <w:instrText xml:space="preserve"> ADDIN EN.REFLIST </w:instrText>
      </w:r>
      <w:r>
        <w:rPr>
          <w:noProof w:val="0"/>
        </w:rPr>
        <w:fldChar w:fldCharType="separate"/>
      </w:r>
      <w:r w:rsidR="003574F2" w:rsidRPr="003574F2">
        <w:rPr>
          <w:noProof w:val="0"/>
        </w:rPr>
        <w:t>1.</w:t>
      </w:r>
      <w:r w:rsidR="003574F2" w:rsidRPr="003574F2">
        <w:rPr>
          <w:noProof w:val="0"/>
        </w:rPr>
        <w:tab/>
        <w:t xml:space="preserve">Bernard, S.A., et al., </w:t>
      </w:r>
      <w:r w:rsidR="003574F2" w:rsidRPr="003574F2">
        <w:rPr>
          <w:i/>
          <w:noProof w:val="0"/>
        </w:rPr>
        <w:t>Treatment of comatose survivors of out-of-hospital cardiac arrest with induced hypothermia.</w:t>
      </w:r>
      <w:r w:rsidR="003574F2" w:rsidRPr="003574F2">
        <w:rPr>
          <w:noProof w:val="0"/>
        </w:rPr>
        <w:t xml:space="preserve"> N Engl J Med, 2002. </w:t>
      </w:r>
      <w:r w:rsidR="003574F2" w:rsidRPr="003574F2">
        <w:rPr>
          <w:b/>
          <w:noProof w:val="0"/>
        </w:rPr>
        <w:t>346</w:t>
      </w:r>
      <w:r w:rsidR="003574F2" w:rsidRPr="003574F2">
        <w:rPr>
          <w:noProof w:val="0"/>
        </w:rPr>
        <w:t>(8): p. 557-63.</w:t>
      </w:r>
    </w:p>
    <w:p w14:paraId="0A0C108F" w14:textId="77777777" w:rsidR="003574F2" w:rsidRPr="003574F2" w:rsidRDefault="003574F2" w:rsidP="00C93BFE">
      <w:pPr>
        <w:pStyle w:val="EndNoteBibliography"/>
        <w:spacing w:line="360" w:lineRule="auto"/>
        <w:ind w:left="720" w:hanging="720"/>
        <w:rPr>
          <w:noProof w:val="0"/>
        </w:rPr>
      </w:pPr>
      <w:r w:rsidRPr="003574F2">
        <w:rPr>
          <w:noProof w:val="0"/>
        </w:rPr>
        <w:lastRenderedPageBreak/>
        <w:t>2.</w:t>
      </w:r>
      <w:r w:rsidRPr="003574F2">
        <w:rPr>
          <w:noProof w:val="0"/>
        </w:rPr>
        <w:tab/>
        <w:t xml:space="preserve">Hypothermia after Cardiac Arrest Study Group, </w:t>
      </w:r>
      <w:r w:rsidRPr="003574F2">
        <w:rPr>
          <w:i/>
          <w:noProof w:val="0"/>
        </w:rPr>
        <w:t>Mild therapeutic hypothermia to improve the neurologic outcome after cardiac arrest.</w:t>
      </w:r>
      <w:r w:rsidRPr="003574F2">
        <w:rPr>
          <w:noProof w:val="0"/>
        </w:rPr>
        <w:t xml:space="preserve"> N Engl J Med, 2002. </w:t>
      </w:r>
      <w:r w:rsidRPr="003574F2">
        <w:rPr>
          <w:b/>
          <w:noProof w:val="0"/>
        </w:rPr>
        <w:t>346</w:t>
      </w:r>
      <w:r w:rsidRPr="003574F2">
        <w:rPr>
          <w:noProof w:val="0"/>
        </w:rPr>
        <w:t>(8): p. 549-56.</w:t>
      </w:r>
    </w:p>
    <w:p w14:paraId="3A0C3F7A" w14:textId="77777777" w:rsidR="003574F2" w:rsidRPr="003574F2" w:rsidRDefault="003574F2" w:rsidP="00C93BFE">
      <w:pPr>
        <w:pStyle w:val="EndNoteBibliography"/>
        <w:spacing w:line="360" w:lineRule="auto"/>
        <w:ind w:left="720" w:hanging="720"/>
        <w:rPr>
          <w:noProof w:val="0"/>
        </w:rPr>
      </w:pPr>
      <w:r w:rsidRPr="003574F2">
        <w:rPr>
          <w:noProof w:val="0"/>
        </w:rPr>
        <w:t>3.</w:t>
      </w:r>
      <w:r w:rsidRPr="003574F2">
        <w:rPr>
          <w:noProof w:val="0"/>
        </w:rPr>
        <w:tab/>
        <w:t xml:space="preserve">Nolan, J.P., et al., </w:t>
      </w:r>
      <w:r w:rsidRPr="003574F2">
        <w:rPr>
          <w:i/>
          <w:noProof w:val="0"/>
        </w:rPr>
        <w:t>Therapeutic hypothermia after cardiac arrest. An advisory statement by the Advancement Life support Task Force of the International Liaison committee on Resuscitation.</w:t>
      </w:r>
      <w:r w:rsidRPr="003574F2">
        <w:rPr>
          <w:noProof w:val="0"/>
        </w:rPr>
        <w:t xml:space="preserve"> Resuscitation, 2003. </w:t>
      </w:r>
      <w:r w:rsidRPr="003574F2">
        <w:rPr>
          <w:b/>
          <w:noProof w:val="0"/>
        </w:rPr>
        <w:t>57</w:t>
      </w:r>
      <w:r w:rsidRPr="003574F2">
        <w:rPr>
          <w:noProof w:val="0"/>
        </w:rPr>
        <w:t>(3): p. 231-5.</w:t>
      </w:r>
    </w:p>
    <w:p w14:paraId="33C2853D" w14:textId="77777777" w:rsidR="003574F2" w:rsidRPr="003574F2" w:rsidRDefault="003574F2" w:rsidP="00C93BFE">
      <w:pPr>
        <w:pStyle w:val="EndNoteBibliography"/>
        <w:spacing w:line="360" w:lineRule="auto"/>
        <w:ind w:left="720" w:hanging="720"/>
        <w:rPr>
          <w:noProof w:val="0"/>
        </w:rPr>
      </w:pPr>
      <w:r w:rsidRPr="003574F2">
        <w:rPr>
          <w:noProof w:val="0"/>
        </w:rPr>
        <w:t>4.</w:t>
      </w:r>
      <w:r w:rsidRPr="003574F2">
        <w:rPr>
          <w:noProof w:val="0"/>
        </w:rPr>
        <w:tab/>
        <w:t xml:space="preserve">Nielsen, N., et al., </w:t>
      </w:r>
      <w:r w:rsidRPr="003574F2">
        <w:rPr>
          <w:i/>
          <w:noProof w:val="0"/>
        </w:rPr>
        <w:t>Targeted temperature management at 33 degrees C versus 36 degrees C after cardiac arrest.</w:t>
      </w:r>
      <w:r w:rsidRPr="003574F2">
        <w:rPr>
          <w:noProof w:val="0"/>
        </w:rPr>
        <w:t xml:space="preserve"> N Engl J Med, 2013. </w:t>
      </w:r>
      <w:r w:rsidRPr="003574F2">
        <w:rPr>
          <w:b/>
          <w:noProof w:val="0"/>
        </w:rPr>
        <w:t>369</w:t>
      </w:r>
      <w:r w:rsidRPr="003574F2">
        <w:rPr>
          <w:noProof w:val="0"/>
        </w:rPr>
        <w:t>(23): p. 2197-206.</w:t>
      </w:r>
    </w:p>
    <w:p w14:paraId="262688B7" w14:textId="77777777" w:rsidR="003574F2" w:rsidRPr="003574F2" w:rsidRDefault="003574F2" w:rsidP="00C93BFE">
      <w:pPr>
        <w:pStyle w:val="EndNoteBibliography"/>
        <w:spacing w:line="360" w:lineRule="auto"/>
        <w:ind w:left="720" w:hanging="720"/>
        <w:rPr>
          <w:noProof w:val="0"/>
        </w:rPr>
      </w:pPr>
      <w:r w:rsidRPr="003574F2">
        <w:rPr>
          <w:noProof w:val="0"/>
        </w:rPr>
        <w:t>5.</w:t>
      </w:r>
      <w:r w:rsidRPr="003574F2">
        <w:rPr>
          <w:noProof w:val="0"/>
        </w:rPr>
        <w:tab/>
        <w:t xml:space="preserve">Donnino, M.W., et al., </w:t>
      </w:r>
      <w:r w:rsidRPr="003574F2">
        <w:rPr>
          <w:i/>
          <w:noProof w:val="0"/>
        </w:rPr>
        <w:t>Temperature Management After Cardiac Arrest: An Advisory Statement by the Advanced Life Support Task Force of the International Liaison Committee on Resuscitation and the American Heart Association Emergency Cardiovascular Care Committee and the Council on Cardiopulmonary, Critical Care, Perioperative and Resuscitation.</w:t>
      </w:r>
      <w:r w:rsidRPr="003574F2">
        <w:rPr>
          <w:noProof w:val="0"/>
        </w:rPr>
        <w:t xml:space="preserve"> Resuscitation, 2016. </w:t>
      </w:r>
      <w:r w:rsidRPr="003574F2">
        <w:rPr>
          <w:b/>
          <w:noProof w:val="0"/>
        </w:rPr>
        <w:t>98</w:t>
      </w:r>
      <w:r w:rsidRPr="003574F2">
        <w:rPr>
          <w:noProof w:val="0"/>
        </w:rPr>
        <w:t>: p. 97-104.</w:t>
      </w:r>
    </w:p>
    <w:p w14:paraId="4C60AFAB" w14:textId="642780F8" w:rsidR="003574F2" w:rsidRPr="003574F2" w:rsidRDefault="003574F2" w:rsidP="00C93BFE">
      <w:pPr>
        <w:pStyle w:val="EndNoteBibliography"/>
        <w:spacing w:line="360" w:lineRule="auto"/>
        <w:ind w:left="720" w:hanging="720"/>
        <w:rPr>
          <w:noProof w:val="0"/>
        </w:rPr>
      </w:pPr>
      <w:r w:rsidRPr="003574F2">
        <w:rPr>
          <w:noProof w:val="0"/>
        </w:rPr>
        <w:t>6.</w:t>
      </w:r>
      <w:r w:rsidRPr="003574F2">
        <w:rPr>
          <w:noProof w:val="0"/>
        </w:rPr>
        <w:tab/>
        <w:t xml:space="preserve">Lascarrou, J.B., et al., </w:t>
      </w:r>
      <w:r w:rsidRPr="003574F2">
        <w:rPr>
          <w:i/>
          <w:noProof w:val="0"/>
        </w:rPr>
        <w:t>Targeted Temperature Management for Cardiac Arrest with Nonshockable Rhythm.</w:t>
      </w:r>
      <w:r w:rsidRPr="003574F2">
        <w:rPr>
          <w:noProof w:val="0"/>
        </w:rPr>
        <w:t xml:space="preserve"> N Engl J Med, 2019.</w:t>
      </w:r>
      <w:r w:rsidR="00DB1760">
        <w:rPr>
          <w:noProof w:val="0"/>
        </w:rPr>
        <w:t xml:space="preserve"> </w:t>
      </w:r>
      <w:r w:rsidR="00DB1760" w:rsidRPr="00DB1760">
        <w:rPr>
          <w:noProof w:val="0"/>
        </w:rPr>
        <w:t>Oct 2. doi: 10.1056/NEJMoa1906661.</w:t>
      </w:r>
    </w:p>
    <w:p w14:paraId="3D17F528" w14:textId="77777777" w:rsidR="003574F2" w:rsidRPr="003574F2" w:rsidRDefault="003574F2" w:rsidP="00C93BFE">
      <w:pPr>
        <w:pStyle w:val="EndNoteBibliography"/>
        <w:spacing w:line="360" w:lineRule="auto"/>
        <w:ind w:left="720" w:hanging="720"/>
        <w:rPr>
          <w:noProof w:val="0"/>
        </w:rPr>
      </w:pPr>
      <w:r w:rsidRPr="003574F2">
        <w:rPr>
          <w:noProof w:val="0"/>
        </w:rPr>
        <w:t>7.</w:t>
      </w:r>
      <w:r w:rsidRPr="003574F2">
        <w:rPr>
          <w:noProof w:val="0"/>
        </w:rPr>
        <w:tab/>
        <w:t xml:space="preserve">Dankiewicz, J., et al., </w:t>
      </w:r>
      <w:r w:rsidRPr="003574F2">
        <w:rPr>
          <w:i/>
          <w:noProof w:val="0"/>
        </w:rPr>
        <w:t>Targeted hypothermia versus targeted Normothermia after out-of-hospital cardiac arrest (TTM2): A randomized clinical trial-Rationale and design.</w:t>
      </w:r>
      <w:r w:rsidRPr="003574F2">
        <w:rPr>
          <w:noProof w:val="0"/>
        </w:rPr>
        <w:t xml:space="preserve"> Am Heart J, 2019. </w:t>
      </w:r>
      <w:r w:rsidRPr="003574F2">
        <w:rPr>
          <w:b/>
          <w:noProof w:val="0"/>
        </w:rPr>
        <w:t>217</w:t>
      </w:r>
      <w:r w:rsidRPr="003574F2">
        <w:rPr>
          <w:noProof w:val="0"/>
        </w:rPr>
        <w:t>: p. 23-31.</w:t>
      </w:r>
    </w:p>
    <w:p w14:paraId="58578BF7" w14:textId="23234A9F" w:rsidR="0026478F" w:rsidRDefault="0026478F" w:rsidP="00C93BFE">
      <w:pPr>
        <w:spacing w:line="360" w:lineRule="auto"/>
      </w:pPr>
      <w:r>
        <w:fldChar w:fldCharType="end"/>
      </w:r>
    </w:p>
    <w:p w14:paraId="1BF26A70" w14:textId="5823633C" w:rsidR="00FA1E4F" w:rsidRPr="0026478F" w:rsidRDefault="00FA1E4F" w:rsidP="00C93BFE">
      <w:pPr>
        <w:spacing w:line="360" w:lineRule="auto"/>
      </w:pPr>
    </w:p>
    <w:sectPr w:rsidR="00FA1E4F" w:rsidRPr="0026478F">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wfdv9ti2vp97et00mvxr0y5xxptp02tdrx&quot;&gt;JAMA reviews&lt;record-ids&gt;&lt;item&gt;536&lt;/item&gt;&lt;item&gt;698&lt;/item&gt;&lt;item&gt;869&lt;/item&gt;&lt;item&gt;870&lt;/item&gt;&lt;item&gt;871&lt;/item&gt;&lt;item&gt;873&lt;/item&gt;&lt;item&gt;874&lt;/item&gt;&lt;/record-ids&gt;&lt;/item&gt;&lt;/Libraries&gt;"/>
  </w:docVars>
  <w:rsids>
    <w:rsidRoot w:val="0026478F"/>
    <w:rsid w:val="00050362"/>
    <w:rsid w:val="000E38D0"/>
    <w:rsid w:val="000F26E7"/>
    <w:rsid w:val="00116C5B"/>
    <w:rsid w:val="002322DF"/>
    <w:rsid w:val="0026478F"/>
    <w:rsid w:val="002A6BED"/>
    <w:rsid w:val="002D12BD"/>
    <w:rsid w:val="002E5599"/>
    <w:rsid w:val="00322E74"/>
    <w:rsid w:val="003574F2"/>
    <w:rsid w:val="005A0286"/>
    <w:rsid w:val="005C73AF"/>
    <w:rsid w:val="005E7E89"/>
    <w:rsid w:val="00776221"/>
    <w:rsid w:val="007D5D3C"/>
    <w:rsid w:val="00873622"/>
    <w:rsid w:val="00894BBC"/>
    <w:rsid w:val="008F15FC"/>
    <w:rsid w:val="009100AF"/>
    <w:rsid w:val="00960C78"/>
    <w:rsid w:val="00963591"/>
    <w:rsid w:val="00B10E65"/>
    <w:rsid w:val="00B35D8D"/>
    <w:rsid w:val="00B66AB3"/>
    <w:rsid w:val="00BC296C"/>
    <w:rsid w:val="00C93BFE"/>
    <w:rsid w:val="00CB250E"/>
    <w:rsid w:val="00CF21A5"/>
    <w:rsid w:val="00DB1760"/>
    <w:rsid w:val="00E11E76"/>
    <w:rsid w:val="00E7148B"/>
    <w:rsid w:val="00E91E85"/>
    <w:rsid w:val="00FA1E4F"/>
    <w:rsid w:val="00FB7861"/>
    <w:rsid w:val="00FD1AB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F7C956"/>
  <w15:chartTrackingRefBased/>
  <w15:docId w15:val="{04169A87-57D6-44DF-89F5-EB6FBF37E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6478F"/>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6478F"/>
    <w:rPr>
      <w:rFonts w:ascii="Calibri" w:hAnsi="Calibri" w:cs="Calibri"/>
      <w:noProof/>
      <w:lang w:val="en-US"/>
    </w:rPr>
  </w:style>
  <w:style w:type="paragraph" w:customStyle="1" w:styleId="EndNoteBibliography">
    <w:name w:val="EndNote Bibliography"/>
    <w:basedOn w:val="Normal"/>
    <w:link w:val="EndNoteBibliographyChar"/>
    <w:rsid w:val="0026478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6478F"/>
    <w:rPr>
      <w:rFonts w:ascii="Calibri" w:hAnsi="Calibri" w:cs="Calibri"/>
      <w:noProof/>
      <w:lang w:val="en-US"/>
    </w:rPr>
  </w:style>
  <w:style w:type="paragraph" w:styleId="BalloonText">
    <w:name w:val="Balloon Text"/>
    <w:basedOn w:val="Normal"/>
    <w:link w:val="BalloonTextChar"/>
    <w:uiPriority w:val="99"/>
    <w:semiHidden/>
    <w:unhideWhenUsed/>
    <w:rsid w:val="0096359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63591"/>
    <w:rPr>
      <w:rFonts w:ascii="Times New Roman" w:hAnsi="Times New Roman" w:cs="Times New Roman"/>
      <w:sz w:val="18"/>
      <w:szCs w:val="18"/>
      <w:lang w:val="en-US"/>
    </w:rPr>
  </w:style>
  <w:style w:type="character" w:styleId="CommentReference">
    <w:name w:val="annotation reference"/>
    <w:basedOn w:val="DefaultParagraphFont"/>
    <w:uiPriority w:val="99"/>
    <w:semiHidden/>
    <w:unhideWhenUsed/>
    <w:rsid w:val="00963591"/>
    <w:rPr>
      <w:sz w:val="16"/>
      <w:szCs w:val="16"/>
    </w:rPr>
  </w:style>
  <w:style w:type="paragraph" w:styleId="CommentText">
    <w:name w:val="annotation text"/>
    <w:basedOn w:val="Normal"/>
    <w:link w:val="CommentTextChar"/>
    <w:uiPriority w:val="99"/>
    <w:semiHidden/>
    <w:unhideWhenUsed/>
    <w:rsid w:val="00963591"/>
    <w:pPr>
      <w:spacing w:line="240" w:lineRule="auto"/>
    </w:pPr>
    <w:rPr>
      <w:sz w:val="20"/>
      <w:szCs w:val="20"/>
    </w:rPr>
  </w:style>
  <w:style w:type="character" w:customStyle="1" w:styleId="CommentTextChar">
    <w:name w:val="Comment Text Char"/>
    <w:basedOn w:val="DefaultParagraphFont"/>
    <w:link w:val="CommentText"/>
    <w:uiPriority w:val="99"/>
    <w:semiHidden/>
    <w:rsid w:val="00963591"/>
    <w:rPr>
      <w:sz w:val="20"/>
      <w:szCs w:val="20"/>
      <w:lang w:val="en-US"/>
    </w:rPr>
  </w:style>
  <w:style w:type="paragraph" w:styleId="CommentSubject">
    <w:name w:val="annotation subject"/>
    <w:basedOn w:val="CommentText"/>
    <w:next w:val="CommentText"/>
    <w:link w:val="CommentSubjectChar"/>
    <w:uiPriority w:val="99"/>
    <w:semiHidden/>
    <w:unhideWhenUsed/>
    <w:rsid w:val="00963591"/>
    <w:rPr>
      <w:b/>
      <w:bCs/>
    </w:rPr>
  </w:style>
  <w:style w:type="character" w:customStyle="1" w:styleId="CommentSubjectChar">
    <w:name w:val="Comment Subject Char"/>
    <w:basedOn w:val="CommentTextChar"/>
    <w:link w:val="CommentSubject"/>
    <w:uiPriority w:val="99"/>
    <w:semiHidden/>
    <w:rsid w:val="00963591"/>
    <w:rPr>
      <w:b/>
      <w:bCs/>
      <w:sz w:val="20"/>
      <w:szCs w:val="20"/>
      <w:lang w:val="en-US"/>
    </w:rPr>
  </w:style>
  <w:style w:type="paragraph" w:styleId="NormalWeb">
    <w:name w:val="Normal (Web)"/>
    <w:basedOn w:val="Normal"/>
    <w:uiPriority w:val="99"/>
    <w:unhideWhenUsed/>
    <w:rsid w:val="00963591"/>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E91E85"/>
    <w:pPr>
      <w:spacing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9065485">
      <w:bodyDiv w:val="1"/>
      <w:marLeft w:val="0"/>
      <w:marRight w:val="0"/>
      <w:marTop w:val="0"/>
      <w:marBottom w:val="0"/>
      <w:divBdr>
        <w:top w:val="none" w:sz="0" w:space="0" w:color="auto"/>
        <w:left w:val="none" w:sz="0" w:space="0" w:color="auto"/>
        <w:bottom w:val="none" w:sz="0" w:space="0" w:color="auto"/>
        <w:right w:val="none" w:sz="0" w:space="0" w:color="auto"/>
      </w:divBdr>
    </w:div>
    <w:div w:id="1106191272">
      <w:bodyDiv w:val="1"/>
      <w:marLeft w:val="0"/>
      <w:marRight w:val="0"/>
      <w:marTop w:val="0"/>
      <w:marBottom w:val="0"/>
      <w:divBdr>
        <w:top w:val="none" w:sz="0" w:space="0" w:color="auto"/>
        <w:left w:val="none" w:sz="0" w:space="0" w:color="auto"/>
        <w:bottom w:val="none" w:sz="0" w:space="0" w:color="auto"/>
        <w:right w:val="none" w:sz="0" w:space="0" w:color="auto"/>
      </w:divBdr>
      <w:divsChild>
        <w:div w:id="1150943574">
          <w:marLeft w:val="0"/>
          <w:marRight w:val="0"/>
          <w:marTop w:val="0"/>
          <w:marBottom w:val="0"/>
          <w:divBdr>
            <w:top w:val="none" w:sz="0" w:space="0" w:color="auto"/>
            <w:left w:val="none" w:sz="0" w:space="0" w:color="auto"/>
            <w:bottom w:val="none" w:sz="0" w:space="0" w:color="auto"/>
            <w:right w:val="none" w:sz="0" w:space="0" w:color="auto"/>
          </w:divBdr>
          <w:divsChild>
            <w:div w:id="743844291">
              <w:marLeft w:val="0"/>
              <w:marRight w:val="0"/>
              <w:marTop w:val="0"/>
              <w:marBottom w:val="0"/>
              <w:divBdr>
                <w:top w:val="none" w:sz="0" w:space="0" w:color="auto"/>
                <w:left w:val="none" w:sz="0" w:space="0" w:color="auto"/>
                <w:bottom w:val="none" w:sz="0" w:space="0" w:color="auto"/>
                <w:right w:val="none" w:sz="0" w:space="0" w:color="auto"/>
              </w:divBdr>
              <w:divsChild>
                <w:div w:id="920917415">
                  <w:marLeft w:val="0"/>
                  <w:marRight w:val="0"/>
                  <w:marTop w:val="0"/>
                  <w:marBottom w:val="0"/>
                  <w:divBdr>
                    <w:top w:val="none" w:sz="0" w:space="0" w:color="auto"/>
                    <w:left w:val="none" w:sz="0" w:space="0" w:color="auto"/>
                    <w:bottom w:val="none" w:sz="0" w:space="0" w:color="auto"/>
                    <w:right w:val="none" w:sz="0" w:space="0" w:color="auto"/>
                  </w:divBdr>
                  <w:divsChild>
                    <w:div w:id="1817411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5340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922</Words>
  <Characters>5261</Characters>
  <Application>Microsoft Office Word</Application>
  <DocSecurity>0</DocSecurity>
  <Lines>43</Lines>
  <Paragraphs>12</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
  <LinksUpToDate>false</LinksUpToDate>
  <CharactersWithSpaces>6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s</dc:creator>
  <cp:keywords/>
  <dc:description/>
  <cp:lastModifiedBy>Bill Montgomery</cp:lastModifiedBy>
  <cp:revision>2</cp:revision>
  <dcterms:created xsi:type="dcterms:W3CDTF">2019-12-06T04:28:00Z</dcterms:created>
  <dcterms:modified xsi:type="dcterms:W3CDTF">2019-12-06T04:28:00Z</dcterms:modified>
</cp:coreProperties>
</file>